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07D2750" w14:textId="75D3EAF9" w:rsidR="001B59A3"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w:t>
      </w:r>
      <w:proofErr w:type="spellStart"/>
      <w:r w:rsidR="00B05F19">
        <w:rPr>
          <w:rFonts w:ascii="Arial" w:hAnsi="Arial" w:cs="Arial"/>
        </w:rPr>
        <w:t>kya</w:t>
      </w:r>
      <w:proofErr w:type="spellEnd"/>
      <w:r w:rsidR="00B05F19">
        <w:rPr>
          <w:rFonts w:ascii="Arial" w:hAnsi="Arial" w:cs="Arial"/>
        </w:rPr>
        <w:t xml:space="preserve">)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 xml:space="preserve">.5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d</w:t>
      </w:r>
      <w:r w:rsidR="00B05F19">
        <w:rPr>
          <w:rFonts w:ascii="Arial" w:hAnsi="Arial" w:cs="Arial"/>
        </w:rPr>
        <w:t xml:space="preserve">). 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living to captive Scottish wildcats, were 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0.0464 migrants per generation respectively, and the length of migration from domestics to wild-living Scottish wildcats was centred around a mean of 14.2 generations (42.6 years). </w:t>
      </w:r>
      <w:r w:rsidR="003C384B">
        <w:rPr>
          <w:rFonts w:ascii="Arial" w:hAnsi="Arial" w:cs="Arial"/>
        </w:rPr>
        <w:t xml:space="preserve">The posterior for the effective population size of the captive population of Scottish wildcats was only slightly </w:t>
      </w:r>
      <w:r w:rsidR="003C384B">
        <w:rPr>
          <w:rFonts w:ascii="Arial" w:hAnsi="Arial" w:cs="Arial"/>
        </w:rPr>
        <w:lastRenderedPageBreak/>
        <w:t>narrower than our prior, and was centred around 113 individuals (</w:t>
      </w:r>
      <w:r w:rsidR="003C384B">
        <w:rPr>
          <w:rFonts w:ascii="Arial" w:hAnsi="Arial" w:cs="Arial"/>
          <w:i/>
          <w:iCs/>
        </w:rPr>
        <w:t>Fig. 3h</w:t>
      </w:r>
      <w:r w:rsidR="003C384B">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sidR="003C384B">
        <w:rPr>
          <w:rFonts w:ascii="Arial" w:hAnsi="Arial" w:cs="Arial"/>
        </w:rPr>
        <w:t>The posterior for domestic cat population size was the only parameter with a posterior that was wider than our prior (</w:t>
      </w:r>
      <w:r w:rsidR="003C384B">
        <w:rPr>
          <w:rFonts w:ascii="Arial" w:hAnsi="Arial" w:cs="Arial"/>
          <w:i/>
          <w:iCs/>
        </w:rPr>
        <w:t>Fig. 3i</w:t>
      </w:r>
      <w:r w:rsidR="003C384B">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 Finally, our posteriors for mutation and recombination rates were both narrower than our priors, and had posterior means of 1.03e-8</w:t>
      </w:r>
      <w:r w:rsidR="00BC79EE">
        <w:rPr>
          <w:rFonts w:ascii="Arial" w:hAnsi="Arial" w:cs="Arial"/>
        </w:rPr>
        <w:t xml:space="preserve"> mutations per site per generation</w:t>
      </w:r>
      <w:r w:rsidR="007110C2">
        <w:rPr>
          <w:rFonts w:ascii="Arial" w:hAnsi="Arial" w:cs="Arial"/>
        </w:rPr>
        <w:t xml:space="preserve"> and 1.39e-8 </w:t>
      </w:r>
      <w:r w:rsidR="00BC79EE">
        <w:rPr>
          <w:rFonts w:ascii="Arial" w:hAnsi="Arial" w:cs="Arial"/>
        </w:rPr>
        <w:t xml:space="preserve">centimorgans </w:t>
      </w:r>
      <w:r w:rsidR="007110C2">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p>
    <w:p w14:paraId="5E2FB7BC" w14:textId="77777777" w:rsidR="007110C2" w:rsidRDefault="007110C2" w:rsidP="00C177DF">
      <w:pPr>
        <w:spacing w:line="480" w:lineRule="auto"/>
        <w:jc w:val="both"/>
        <w:rPr>
          <w:rFonts w:ascii="Arial" w:hAnsi="Arial" w:cs="Arial"/>
        </w:rPr>
      </w:pPr>
    </w:p>
    <w:p w14:paraId="728F6EC5" w14:textId="10BA8291" w:rsidR="00340E41" w:rsidRDefault="00340E41" w:rsidP="00C177DF">
      <w:pPr>
        <w:spacing w:line="480" w:lineRule="auto"/>
        <w:jc w:val="both"/>
        <w:rPr>
          <w:rFonts w:ascii="Arial" w:hAnsi="Arial" w:cs="Arial"/>
        </w:rPr>
      </w:pPr>
      <w:r w:rsidRPr="007110C2">
        <w:rPr>
          <w:rFonts w:ascii="Arial" w:hAnsi="Arial" w:cs="Arial"/>
          <w:highlight w:val="yellow"/>
        </w:rPr>
        <w:t xml:space="preserve">Correlation of these parameters indicates that the data may lack features that separately describe these parameters, and features determining one parameter will also determine the other </w:t>
      </w:r>
      <w:r w:rsidR="00606251" w:rsidRPr="007110C2">
        <w:rPr>
          <w:rFonts w:ascii="Arial" w:hAnsi="Arial" w:cs="Arial"/>
          <w:highlight w:val="yellow"/>
        </w:rPr>
        <w:fldChar w:fldCharType="begin"/>
      </w:r>
      <w:r w:rsidR="00BC0C48" w:rsidRPr="007110C2">
        <w:rPr>
          <w:rFonts w:ascii="Arial" w:hAnsi="Arial" w:cs="Arial"/>
          <w:highlight w:val="yellow"/>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7110C2">
        <w:rPr>
          <w:rFonts w:ascii="Arial" w:hAnsi="Arial" w:cs="Arial"/>
          <w:highlight w:val="yellow"/>
        </w:rPr>
        <w:fldChar w:fldCharType="separate"/>
      </w:r>
      <w:r w:rsidR="00BC0C48" w:rsidRPr="007110C2">
        <w:rPr>
          <w:rFonts w:ascii="Arial" w:hAnsi="Arial" w:cs="Arial"/>
          <w:highlight w:val="yellow"/>
        </w:rPr>
        <w:t>(Li &amp; Vu, 2013)</w:t>
      </w:r>
      <w:r w:rsidR="00606251" w:rsidRPr="007110C2">
        <w:rPr>
          <w:rFonts w:ascii="Arial" w:hAnsi="Arial" w:cs="Arial"/>
          <w:highlight w:val="yellow"/>
        </w:rPr>
        <w:fldChar w:fldCharType="end"/>
      </w:r>
      <w:r w:rsidRPr="007110C2">
        <w:rPr>
          <w:rFonts w:ascii="Arial" w:hAnsi="Arial" w:cs="Arial"/>
          <w:highlight w:val="yellow"/>
        </w:rPr>
        <w:t>.</w:t>
      </w:r>
      <w:r w:rsidRPr="00AE1595">
        <w:rPr>
          <w:rFonts w:ascii="Arial" w:hAnsi="Arial" w:cs="Arial"/>
        </w:rPr>
        <w:t xml:space="preserve"> </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57F8F2D9" w14:textId="7800B565" w:rsidR="003C274D" w:rsidRDefault="003C274D" w:rsidP="00C177DF">
      <w:pPr>
        <w:spacing w:line="480" w:lineRule="auto"/>
        <w:jc w:val="both"/>
        <w:rPr>
          <w:rFonts w:ascii="Arial" w:hAnsi="Arial" w:cs="Arial"/>
        </w:rPr>
      </w:pPr>
      <w:r>
        <w:rPr>
          <w:rFonts w:ascii="Arial" w:hAnsi="Arial" w:cs="Arial"/>
        </w:rPr>
        <w:t xml:space="preserve">The means were evaluated for all marginal parameter posteriors, and this posterior mean model of evolution was simulated. PCA was carried out on the resulting genotype matrix and that of the observed data, and principal components 1 and 2 were plotted for comparison. Procrustes rotation was applied to the simulation to </w:t>
      </w:r>
    </w:p>
    <w:p w14:paraId="50FB612C" w14:textId="77777777" w:rsidR="003C274D" w:rsidRDefault="003C274D" w:rsidP="00C177DF">
      <w:pPr>
        <w:spacing w:line="480" w:lineRule="auto"/>
        <w:jc w:val="both"/>
        <w:rPr>
          <w:rFonts w:ascii="Arial" w:hAnsi="Arial" w:cs="Arial"/>
        </w:rPr>
      </w:pPr>
    </w:p>
    <w:p w14:paraId="30313D48" w14:textId="4CF46CA6" w:rsidR="00340E41" w:rsidRPr="00AE1595" w:rsidRDefault="00340E41" w:rsidP="00C177DF">
      <w:pPr>
        <w:spacing w:line="480" w:lineRule="auto"/>
        <w:jc w:val="both"/>
        <w:rPr>
          <w:rFonts w:ascii="Arial" w:hAnsi="Arial" w:cs="Arial"/>
        </w:rPr>
      </w:pPr>
      <w:r w:rsidRPr="00AE1595">
        <w:rPr>
          <w:rFonts w:ascii="Arial" w:hAnsi="Arial" w:cs="Arial"/>
        </w:rPr>
        <w:lastRenderedPageBreak/>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Default="00340E41" w:rsidP="00C177DF">
      <w:pPr>
        <w:spacing w:line="480" w:lineRule="auto"/>
        <w:jc w:val="both"/>
        <w:rPr>
          <w:rFonts w:ascii="Arial" w:hAnsi="Arial" w:cs="Arial"/>
          <w:u w:val="single"/>
        </w:rPr>
      </w:pPr>
    </w:p>
    <w:p w14:paraId="5720B0B2" w14:textId="77777777" w:rsidR="00E010DB" w:rsidRPr="00AE1595" w:rsidRDefault="00E010DB" w:rsidP="00C177DF">
      <w:pPr>
        <w:spacing w:line="480" w:lineRule="auto"/>
        <w:jc w:val="both"/>
        <w:rPr>
          <w:rFonts w:ascii="Arial" w:hAnsi="Arial" w:cs="Arial"/>
          <w:u w:val="single"/>
        </w:rPr>
      </w:pPr>
    </w:p>
    <w:p w14:paraId="2506EE5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C177DF">
      <w:pPr>
        <w:spacing w:line="480" w:lineRule="auto"/>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6332B160"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w:t>
      </w:r>
      <w:r w:rsidRPr="00AE1595">
        <w:rPr>
          <w:rFonts w:ascii="Arial" w:hAnsi="Arial" w:cs="Arial"/>
        </w:rPr>
        <w:lastRenderedPageBreak/>
        <w:t xml:space="preserve">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lastRenderedPageBreak/>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xml:space="preserve">. The presence of </w:t>
      </w:r>
      <w:r w:rsidRPr="00AE1595">
        <w:rPr>
          <w:rFonts w:ascii="Arial" w:hAnsi="Arial" w:cs="Arial"/>
        </w:rPr>
        <w:lastRenderedPageBreak/>
        <w:t>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w:t>
      </w:r>
      <w:r w:rsidRPr="00AE1595">
        <w:rPr>
          <w:rFonts w:ascii="Arial" w:hAnsi="Arial" w:cs="Arial"/>
        </w:rPr>
        <w:lastRenderedPageBreak/>
        <w:t xml:space="preserve">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184129E2" w14:textId="2AAFEC3C" w:rsidR="00FA2903"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53DF787B" w:rsidR="00340E41" w:rsidRDefault="00340E41" w:rsidP="00C177DF">
      <w:pPr>
        <w:spacing w:line="480" w:lineRule="auto"/>
        <w:jc w:val="both"/>
        <w:rPr>
          <w:rFonts w:ascii="Arial" w:hAnsi="Arial" w:cs="Arial"/>
        </w:rPr>
      </w:pPr>
      <w:r w:rsidRPr="00AE1595">
        <w:rPr>
          <w:rFonts w:ascii="Arial" w:hAnsi="Arial" w:cs="Arial"/>
        </w:rPr>
        <w:lastRenderedPageBreak/>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w:t>
      </w:r>
      <w:r w:rsidRPr="00AE1595">
        <w:rPr>
          <w:rFonts w:ascii="Arial" w:hAnsi="Arial" w:cs="Arial"/>
        </w:rPr>
        <w:lastRenderedPageBreak/>
        <w:t xml:space="preserve">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446CD5BE" w14:textId="77777777" w:rsidR="00FA2903" w:rsidRDefault="00FA2903" w:rsidP="00C177DF">
      <w:pPr>
        <w:spacing w:line="480" w:lineRule="auto"/>
        <w:jc w:val="both"/>
        <w:rPr>
          <w:rFonts w:ascii="Arial" w:hAnsi="Arial" w:cs="Arial"/>
        </w:rPr>
      </w:pPr>
    </w:p>
    <w:p w14:paraId="71D198F9" w14:textId="2375997B" w:rsidR="00FA2903" w:rsidRDefault="00FA2903" w:rsidP="00C177DF">
      <w:pPr>
        <w:spacing w:line="480" w:lineRule="auto"/>
        <w:jc w:val="both"/>
        <w:rPr>
          <w:rFonts w:ascii="Arial" w:hAnsi="Arial" w:cs="Arial"/>
        </w:rPr>
      </w:pPr>
      <w:r w:rsidRPr="00FA2903">
        <w:rPr>
          <w:rFonts w:ascii="Arial" w:hAnsi="Arial" w:cs="Arial"/>
          <w:highlight w:val="yellow"/>
        </w:rPr>
        <w:t>Interestingly, the posteriors for the divergence and population size of the captive Scottish wildcats were both very similar to our priors and only marginally narrower. Given that this was the population for which we had the most samples (65) ….</w:t>
      </w:r>
      <w:r>
        <w:rPr>
          <w:rFonts w:ascii="Arial" w:hAnsi="Arial" w:cs="Arial"/>
        </w:rPr>
        <w:t xml:space="preserve"> </w:t>
      </w:r>
    </w:p>
    <w:p w14:paraId="3C15571D" w14:textId="77777777" w:rsidR="00FA2903" w:rsidRPr="00AE1595" w:rsidRDefault="00FA2903" w:rsidP="00C177DF">
      <w:pPr>
        <w:spacing w:line="480" w:lineRule="auto"/>
        <w:jc w:val="both"/>
        <w:rPr>
          <w:rFonts w:ascii="Arial" w:hAnsi="Arial" w:cs="Arial"/>
        </w:rPr>
      </w:pP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xml:space="preserve">. A resource that was invaluable during this study was the high-performance computing cluster of the University of Bristol, which allowed for up to ~400 simulations running simultaneously. Any future effort to develop this approach should aim to maximise the </w:t>
      </w:r>
      <w:r w:rsidRPr="00AE1595">
        <w:rPr>
          <w:rFonts w:ascii="Arial" w:hAnsi="Arial" w:cs="Arial"/>
        </w:rPr>
        <w:lastRenderedPageBreak/>
        <w:t>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w:t>
      </w:r>
      <w:r w:rsidRPr="00AE1595">
        <w:rPr>
          <w:rFonts w:ascii="Arial" w:hAnsi="Arial" w:cs="Arial"/>
        </w:rPr>
        <w:lastRenderedPageBreak/>
        <w:t>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lastRenderedPageBreak/>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lastRenderedPageBreak/>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lastRenderedPageBreak/>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lastRenderedPageBreak/>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lastRenderedPageBreak/>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0BDD7B42" w14:textId="77777777" w:rsidR="00F13DE0" w:rsidRDefault="00F13DE0" w:rsidP="00F13DE0">
      <w:pPr>
        <w:pStyle w:val="Bibliography"/>
      </w:pPr>
      <w:r>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lastRenderedPageBreak/>
        <w:t xml:space="preserve">Yamaguchi, N., Kitchener, A., Driscoll, C., &amp; Nussberger, B. (2015). </w:t>
      </w:r>
      <w:r>
        <w:rPr>
          <w:i/>
          <w:iCs/>
        </w:rPr>
        <w:t>Felis silvestris. The IUCN red list of threatened species 2015: E. T60354712A50652361</w:t>
      </w:r>
      <w:r>
        <w:t>. URL: http://dx. doi.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Pr="00AE1595" w:rsidRDefault="005E1FCB"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6E4805">
        <w:trPr>
          <w:trHeight w:val="390"/>
        </w:trPr>
        <w:tc>
          <w:tcPr>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6E4805">
        <w:trPr>
          <w:trHeight w:val="378"/>
        </w:trPr>
        <w:tc>
          <w:tcPr>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6E4805">
        <w:trPr>
          <w:trHeight w:val="390"/>
        </w:trPr>
        <w:tc>
          <w:tcPr>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6E4805">
        <w:trPr>
          <w:trHeight w:val="378"/>
        </w:trPr>
        <w:tc>
          <w:tcPr>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6E4805">
        <w:trPr>
          <w:trHeight w:val="390"/>
        </w:trPr>
        <w:tc>
          <w:tcPr>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6E4805">
        <w:trPr>
          <w:trHeight w:val="390"/>
        </w:trPr>
        <w:tc>
          <w:tcPr>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7A9E3A4E" w14:textId="77777777" w:rsidTr="006E4805">
        <w:trPr>
          <w:trHeight w:val="378"/>
        </w:trPr>
        <w:tc>
          <w:tcPr>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9517573" w14:textId="77777777" w:rsidTr="006E4805">
        <w:trPr>
          <w:trHeight w:val="390"/>
        </w:trPr>
        <w:tc>
          <w:tcPr>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E4539C8" w14:textId="77777777" w:rsidTr="006E4805">
        <w:trPr>
          <w:trHeight w:val="378"/>
        </w:trPr>
        <w:tc>
          <w:tcPr>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lastRenderedPageBreak/>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6E4805">
        <w:trPr>
          <w:trHeight w:val="390"/>
        </w:trPr>
        <w:tc>
          <w:tcPr>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6E4805">
        <w:trPr>
          <w:trHeight w:val="390"/>
        </w:trPr>
        <w:tc>
          <w:tcPr>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6E4805">
        <w:trPr>
          <w:trHeight w:val="378"/>
        </w:trPr>
        <w:tc>
          <w:tcPr>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6E4805">
        <w:trPr>
          <w:trHeight w:val="390"/>
        </w:trPr>
        <w:tc>
          <w:tcPr>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6E4805">
        <w:trPr>
          <w:trHeight w:val="378"/>
        </w:trPr>
        <w:tc>
          <w:tcPr>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6E4805">
        <w:trPr>
          <w:trHeight w:val="390"/>
        </w:trPr>
        <w:tc>
          <w:tcPr>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6E4805">
        <w:trPr>
          <w:trHeight w:val="390"/>
        </w:trPr>
        <w:tc>
          <w:tcPr>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6E4805">
        <w:trPr>
          <w:trHeight w:val="378"/>
        </w:trPr>
        <w:tc>
          <w:tcPr>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6825E20C"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5BB3489">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5A811C5D" w14:textId="107013C9" w:rsidR="00F66F48" w:rsidRPr="00AE1595" w:rsidRDefault="005E1FCB" w:rsidP="00C177DF">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Pr="00AE1595">
        <w:rPr>
          <w:rFonts w:ascii="Arial" w:hAnsi="Arial" w:cs="Arial"/>
        </w:rPr>
        <w:t>Density plots of the prior (P), first round posterior (R1), and second round posterior (R2) distributions for model parameters.</w:t>
      </w:r>
      <w:bookmarkEnd w:id="4"/>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Default="005E1FCB" w:rsidP="00C177DF">
      <w:pPr>
        <w:spacing w:line="480" w:lineRule="auto"/>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19">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33"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">
                <v:group id="Group 31" o:spid="_x0000_s1034"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35"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36"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37"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21" o:title="A graph of colored dots&#10;&#10;Description automatically generated" cropright="11780f"/>
                      </v:shape>
                      <v:shape id="Picture 26" o:spid="_x0000_s1038"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22" o:title="A graph of colored dots&#10;&#10;Description automatically generated with medium confidence" cropright="15786f"/>
                      </v:shape>
                    </v:group>
                    <v:shape id="Text Box 2" o:spid="_x0000_s1039"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40"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41"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23"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25A3E295" w14:textId="77777777" w:rsidR="002061A2" w:rsidRDefault="002061A2" w:rsidP="00C177DF">
      <w:pPr>
        <w:spacing w:line="480" w:lineRule="auto"/>
        <w:jc w:val="both"/>
        <w:rPr>
          <w:rFonts w:ascii="Arial" w:hAnsi="Arial" w:cs="Arial"/>
        </w:rPr>
      </w:pPr>
    </w:p>
    <w:p w14:paraId="39C76F9F" w14:textId="77777777" w:rsidR="002061A2" w:rsidRDefault="002061A2" w:rsidP="00C177DF">
      <w:pPr>
        <w:spacing w:line="480" w:lineRule="auto"/>
        <w:jc w:val="both"/>
        <w:rPr>
          <w:rFonts w:ascii="Arial" w:hAnsi="Arial" w:cs="Arial"/>
        </w:rPr>
      </w:pPr>
    </w:p>
    <w:p w14:paraId="3294C216" w14:textId="47177AC7"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E51DBD"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domestic_eu</w:t>
            </w:r>
            <w:proofErr w:type="spellEnd"/>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E51DBD"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relatedness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tajimas_d_lyb</w:t>
            </w:r>
            <w:proofErr w:type="spellEnd"/>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7419FE37" w14:textId="77777777" w:rsidR="000F464B" w:rsidRPr="00A84E2A" w:rsidRDefault="000F464B" w:rsidP="00C177DF">
      <w:pPr>
        <w:spacing w:line="480" w:lineRule="auto"/>
        <w:jc w:val="both"/>
        <w:rPr>
          <w:rFonts w:ascii="Arial" w:hAnsi="Arial" w:cs="Arial"/>
          <w:lang w:val="fr-FR"/>
        </w:rPr>
      </w:pPr>
    </w:p>
    <w:sectPr w:rsidR="000F464B" w:rsidRPr="00A84E2A" w:rsidSect="006E58EF">
      <w:footerReference w:type="default" r:id="rId24"/>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D58262" w14:textId="77777777" w:rsidR="00B06E15" w:rsidRDefault="00B06E15" w:rsidP="00D951F6">
      <w:pPr>
        <w:spacing w:line="240" w:lineRule="auto"/>
      </w:pPr>
      <w:r>
        <w:separator/>
      </w:r>
    </w:p>
  </w:endnote>
  <w:endnote w:type="continuationSeparator" w:id="0">
    <w:p w14:paraId="35985AA0" w14:textId="77777777" w:rsidR="00B06E15" w:rsidRDefault="00B06E15"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C7FA93" w14:textId="77777777" w:rsidR="00B06E15" w:rsidRDefault="00B06E15" w:rsidP="00D951F6">
      <w:pPr>
        <w:spacing w:line="240" w:lineRule="auto"/>
      </w:pPr>
      <w:r>
        <w:separator/>
      </w:r>
    </w:p>
  </w:footnote>
  <w:footnote w:type="continuationSeparator" w:id="0">
    <w:p w14:paraId="28C1DDF4" w14:textId="77777777" w:rsidR="00B06E15" w:rsidRDefault="00B06E15"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2834"/>
    <w:rsid w:val="0004516E"/>
    <w:rsid w:val="00061C58"/>
    <w:rsid w:val="0007627B"/>
    <w:rsid w:val="000A38BF"/>
    <w:rsid w:val="000A7157"/>
    <w:rsid w:val="000A78ED"/>
    <w:rsid w:val="000B210C"/>
    <w:rsid w:val="000C2147"/>
    <w:rsid w:val="000C774D"/>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59A3"/>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51D4D"/>
    <w:rsid w:val="003655FD"/>
    <w:rsid w:val="00367950"/>
    <w:rsid w:val="0037063E"/>
    <w:rsid w:val="00385CAE"/>
    <w:rsid w:val="003A0BE9"/>
    <w:rsid w:val="003A49FD"/>
    <w:rsid w:val="003A6B67"/>
    <w:rsid w:val="003B14FD"/>
    <w:rsid w:val="003C274D"/>
    <w:rsid w:val="003C384B"/>
    <w:rsid w:val="003C6D05"/>
    <w:rsid w:val="003E2064"/>
    <w:rsid w:val="003E5AB0"/>
    <w:rsid w:val="003F5A52"/>
    <w:rsid w:val="003F5EB2"/>
    <w:rsid w:val="00403F54"/>
    <w:rsid w:val="004064FF"/>
    <w:rsid w:val="00411B30"/>
    <w:rsid w:val="00412724"/>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211F"/>
    <w:rsid w:val="005677C5"/>
    <w:rsid w:val="0058328F"/>
    <w:rsid w:val="005944D4"/>
    <w:rsid w:val="005B03F8"/>
    <w:rsid w:val="005D0A7F"/>
    <w:rsid w:val="005D1745"/>
    <w:rsid w:val="005D4533"/>
    <w:rsid w:val="005E1FCB"/>
    <w:rsid w:val="00602A05"/>
    <w:rsid w:val="00606251"/>
    <w:rsid w:val="00612D26"/>
    <w:rsid w:val="00626BDE"/>
    <w:rsid w:val="00650FE6"/>
    <w:rsid w:val="00652387"/>
    <w:rsid w:val="0067310E"/>
    <w:rsid w:val="006751D9"/>
    <w:rsid w:val="00675421"/>
    <w:rsid w:val="00681D34"/>
    <w:rsid w:val="006A45C1"/>
    <w:rsid w:val="006A7481"/>
    <w:rsid w:val="006B0FB7"/>
    <w:rsid w:val="006B373E"/>
    <w:rsid w:val="006B6B19"/>
    <w:rsid w:val="006B6BE1"/>
    <w:rsid w:val="006C0F5C"/>
    <w:rsid w:val="006C59C2"/>
    <w:rsid w:val="006C6276"/>
    <w:rsid w:val="006D236D"/>
    <w:rsid w:val="006D360A"/>
    <w:rsid w:val="006E4805"/>
    <w:rsid w:val="006E58EF"/>
    <w:rsid w:val="006F52DD"/>
    <w:rsid w:val="006F55CA"/>
    <w:rsid w:val="00706A0E"/>
    <w:rsid w:val="007076A3"/>
    <w:rsid w:val="007110C2"/>
    <w:rsid w:val="007121AC"/>
    <w:rsid w:val="007231A2"/>
    <w:rsid w:val="00733B83"/>
    <w:rsid w:val="00736068"/>
    <w:rsid w:val="00762B01"/>
    <w:rsid w:val="007650F5"/>
    <w:rsid w:val="0076557C"/>
    <w:rsid w:val="00765602"/>
    <w:rsid w:val="00783DE2"/>
    <w:rsid w:val="00792F6F"/>
    <w:rsid w:val="00793D38"/>
    <w:rsid w:val="007A14AE"/>
    <w:rsid w:val="007A2A57"/>
    <w:rsid w:val="007B1075"/>
    <w:rsid w:val="007B2424"/>
    <w:rsid w:val="007C3E52"/>
    <w:rsid w:val="007C44F7"/>
    <w:rsid w:val="007D033A"/>
    <w:rsid w:val="007D4993"/>
    <w:rsid w:val="007E19FE"/>
    <w:rsid w:val="00810ADF"/>
    <w:rsid w:val="00827131"/>
    <w:rsid w:val="00831C39"/>
    <w:rsid w:val="008328E7"/>
    <w:rsid w:val="008368D0"/>
    <w:rsid w:val="008421F1"/>
    <w:rsid w:val="00851926"/>
    <w:rsid w:val="0085414E"/>
    <w:rsid w:val="00856069"/>
    <w:rsid w:val="00863C71"/>
    <w:rsid w:val="00863D47"/>
    <w:rsid w:val="008664E1"/>
    <w:rsid w:val="00892742"/>
    <w:rsid w:val="00892D74"/>
    <w:rsid w:val="008B2BC6"/>
    <w:rsid w:val="008B4C10"/>
    <w:rsid w:val="008B5079"/>
    <w:rsid w:val="008C03C4"/>
    <w:rsid w:val="008C04AA"/>
    <w:rsid w:val="008E006F"/>
    <w:rsid w:val="008E279D"/>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3617C"/>
    <w:rsid w:val="00C40180"/>
    <w:rsid w:val="00C44F6C"/>
    <w:rsid w:val="00C52B68"/>
    <w:rsid w:val="00C6691A"/>
    <w:rsid w:val="00C66D1D"/>
    <w:rsid w:val="00C72ED7"/>
    <w:rsid w:val="00C924DD"/>
    <w:rsid w:val="00C97CDE"/>
    <w:rsid w:val="00CA66B4"/>
    <w:rsid w:val="00CB128C"/>
    <w:rsid w:val="00CB1CC2"/>
    <w:rsid w:val="00CF1124"/>
    <w:rsid w:val="00CF3C56"/>
    <w:rsid w:val="00D000D7"/>
    <w:rsid w:val="00D14C4F"/>
    <w:rsid w:val="00D169DB"/>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EB4"/>
    <w:rsid w:val="00E24F43"/>
    <w:rsid w:val="00E46963"/>
    <w:rsid w:val="00E51DBD"/>
    <w:rsid w:val="00E6534C"/>
    <w:rsid w:val="00E7740C"/>
    <w:rsid w:val="00E824BD"/>
    <w:rsid w:val="00E82F30"/>
    <w:rsid w:val="00E8395C"/>
    <w:rsid w:val="00EA186B"/>
    <w:rsid w:val="00EB304B"/>
    <w:rsid w:val="00EB7A1F"/>
    <w:rsid w:val="00EC2D39"/>
    <w:rsid w:val="00ED2B41"/>
    <w:rsid w:val="00ED5F8D"/>
    <w:rsid w:val="00ED7962"/>
    <w:rsid w:val="00F10E80"/>
    <w:rsid w:val="00F13DE0"/>
    <w:rsid w:val="00F225F9"/>
    <w:rsid w:val="00F26EC9"/>
    <w:rsid w:val="00F310CF"/>
    <w:rsid w:val="00F31995"/>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6</Pages>
  <Words>28857</Words>
  <Characters>164485</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13</cp:revision>
  <cp:lastPrinted>2023-09-12T09:20:00Z</cp:lastPrinted>
  <dcterms:created xsi:type="dcterms:W3CDTF">2023-09-11T23:26:00Z</dcterms:created>
  <dcterms:modified xsi:type="dcterms:W3CDTF">2024-10-29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